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C735E4D" w14:textId="77777777" w:rsidR="005048B7" w:rsidRPr="005E1E1B" w:rsidRDefault="005048B7" w:rsidP="005048B7">
      <w:pPr>
        <w:pStyle w:val="Heading1"/>
        <w:rPr>
          <w:noProof/>
        </w:rPr>
      </w:pPr>
      <w:bookmarkStart w:id="0" w:name="_Toc109789686"/>
      <w:r w:rsidRPr="005E1E1B">
        <w:rPr>
          <w:noProof/>
        </w:rPr>
        <w:t>DAFTAR PUSTAKA</w:t>
      </w:r>
      <w:bookmarkEnd w:id="0"/>
    </w:p>
    <w:p w14:paraId="20F58FA9" w14:textId="77777777" w:rsidR="005048B7" w:rsidRPr="005E1E1B" w:rsidRDefault="005048B7" w:rsidP="005048B7">
      <w:pPr>
        <w:pStyle w:val="BodyText"/>
        <w:jc w:val="both"/>
        <w:rPr>
          <w:b/>
          <w:noProof/>
        </w:rPr>
      </w:pPr>
    </w:p>
    <w:p w14:paraId="0794F83A" w14:textId="77777777" w:rsidR="005048B7" w:rsidRPr="005E1E1B" w:rsidRDefault="005048B7" w:rsidP="005048B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8"/>
          <w:szCs w:val="28"/>
        </w:rPr>
      </w:pPr>
      <w:r w:rsidRPr="005E1E1B">
        <w:rPr>
          <w:rFonts w:ascii="Times New Roman" w:hAnsi="Times New Roman" w:cs="Times New Roman"/>
          <w:noProof/>
          <w:sz w:val="24"/>
          <w:szCs w:val="24"/>
        </w:rPr>
        <w:t>Andamdewi, S. (2013). Hubungan lingkungan kerja dengan motivasi kerja pegawai bagian secretariat dinas tenaga kerja dan transmigrasi provinsi jawa barat. Jurnal Administrasi Pendidikan. 1(1), 210-461</w:t>
      </w:r>
    </w:p>
    <w:p w14:paraId="79037487" w14:textId="77777777" w:rsidR="005048B7" w:rsidRPr="005E1E1B" w:rsidRDefault="005048B7" w:rsidP="005048B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5E1E1B">
        <w:rPr>
          <w:rFonts w:ascii="Times New Roman" w:hAnsi="Times New Roman" w:cs="Times New Roman"/>
          <w:noProof/>
          <w:sz w:val="24"/>
          <w:szCs w:val="24"/>
        </w:rPr>
        <w:fldChar w:fldCharType="begin" w:fldLock="1"/>
      </w:r>
      <w:r w:rsidRPr="005E1E1B">
        <w:rPr>
          <w:rFonts w:ascii="Times New Roman" w:hAnsi="Times New Roman" w:cs="Times New Roman"/>
          <w:noProof/>
          <w:sz w:val="24"/>
          <w:szCs w:val="24"/>
        </w:rPr>
        <w:instrText xml:space="preserve">ADDIN Mendeley Bibliography CSL_BIBLIOGRAPHY </w:instrText>
      </w:r>
      <w:r w:rsidRPr="005E1E1B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bookmarkStart w:id="1" w:name="_Hlk109207027"/>
      <w:r w:rsidRPr="005E1E1B">
        <w:rPr>
          <w:rFonts w:ascii="Times New Roman" w:hAnsi="Times New Roman" w:cs="Times New Roman"/>
          <w:noProof/>
          <w:sz w:val="24"/>
          <w:szCs w:val="24"/>
        </w:rPr>
        <w:t>Alami, Pelangi Ceria, Siti Maryam, and Lisa Harry Sulistiyowati. 2022.</w:t>
      </w:r>
      <w:bookmarkStart w:id="2" w:name="_Hlk109206992"/>
      <w:bookmarkEnd w:id="1"/>
      <w:r w:rsidRPr="005E1E1B">
        <w:rPr>
          <w:rFonts w:ascii="Times New Roman" w:hAnsi="Times New Roman" w:cs="Times New Roman"/>
          <w:noProof/>
          <w:sz w:val="24"/>
          <w:szCs w:val="24"/>
        </w:rPr>
        <w:t xml:space="preserve"> “Pengaruh Motivasi Kerja Dan Lingkungan Kerja Terhadap Disiplin Kerja Karyawan.” </w:t>
      </w:r>
      <w:r w:rsidRPr="005E1E1B">
        <w:rPr>
          <w:rFonts w:ascii="Times New Roman" w:hAnsi="Times New Roman" w:cs="Times New Roman"/>
          <w:i/>
          <w:iCs/>
          <w:noProof/>
          <w:sz w:val="24"/>
          <w:szCs w:val="24"/>
        </w:rPr>
        <w:t>Online) JURNAL MANAJEMEN</w:t>
      </w:r>
      <w:r w:rsidRPr="005E1E1B">
        <w:rPr>
          <w:rFonts w:ascii="Times New Roman" w:hAnsi="Times New Roman" w:cs="Times New Roman"/>
          <w:noProof/>
          <w:sz w:val="24"/>
          <w:szCs w:val="24"/>
        </w:rPr>
        <w:t xml:space="preserve"> 14(1): 2022–68.</w:t>
      </w:r>
    </w:p>
    <w:bookmarkEnd w:id="2"/>
    <w:p w14:paraId="149A465F" w14:textId="77777777" w:rsidR="005048B7" w:rsidRPr="005E1E1B" w:rsidRDefault="005048B7" w:rsidP="005048B7">
      <w:pPr>
        <w:spacing w:after="12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E1E1B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Pr="005E1E1B">
        <w:rPr>
          <w:rFonts w:ascii="Times New Roman" w:hAnsi="Times New Roman" w:cs="Times New Roman"/>
          <w:noProof/>
          <w:sz w:val="24"/>
          <w:szCs w:val="24"/>
        </w:rPr>
        <w:t>Alex, Nitisemito., (2015), Manajemen Sumber Daya Manusia, Pustaka setia, Bandung.</w:t>
      </w:r>
    </w:p>
    <w:p w14:paraId="7D8A7091" w14:textId="77777777" w:rsidR="005048B7" w:rsidRPr="005E1E1B" w:rsidRDefault="005048B7" w:rsidP="005048B7">
      <w:pPr>
        <w:adjustRightInd w:val="0"/>
        <w:spacing w:before="240" w:after="12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E1E1B">
        <w:rPr>
          <w:rFonts w:ascii="Times New Roman" w:hAnsi="Times New Roman" w:cs="Times New Roman"/>
          <w:noProof/>
          <w:sz w:val="24"/>
          <w:szCs w:val="24"/>
        </w:rPr>
        <w:t xml:space="preserve">Author, Corresponding et al. 2019. 2 American International Journal of Business Management (AIJBM) ISSN </w:t>
      </w:r>
      <w:r w:rsidRPr="005E1E1B">
        <w:rPr>
          <w:rFonts w:ascii="Times New Roman" w:hAnsi="Times New Roman" w:cs="Times New Roman"/>
          <w:i/>
          <w:iCs/>
          <w:noProof/>
          <w:sz w:val="24"/>
          <w:szCs w:val="24"/>
        </w:rPr>
        <w:t>45 The Influence Of Organizational Culture, Work Environment And Work Motivation On Employee Discipline In PT Jasa Marga (Persero) TBK, Medan Branch, North Sumatra, Indonesia</w:t>
      </w:r>
      <w:r w:rsidRPr="005E1E1B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hyperlink r:id="rId6" w:history="1">
        <w:r w:rsidRPr="005E1E1B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www.aijbm.com</w:t>
        </w:r>
      </w:hyperlink>
      <w:r w:rsidRPr="005E1E1B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430D6482" w14:textId="77777777" w:rsidR="005048B7" w:rsidRPr="005E1E1B" w:rsidRDefault="005048B7" w:rsidP="005048B7">
      <w:pPr>
        <w:spacing w:after="120"/>
        <w:ind w:left="450" w:hanging="45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E1E1B">
        <w:rPr>
          <w:rFonts w:ascii="Times New Roman" w:hAnsi="Times New Roman" w:cs="Times New Roman"/>
          <w:noProof/>
          <w:sz w:val="24"/>
          <w:szCs w:val="24"/>
        </w:rPr>
        <w:t>Busro, Muhammad. 2018. Teori-Teori Manajemen Sumber Daya Manusia. Jakarta: Prenadameidia Group.</w:t>
      </w:r>
    </w:p>
    <w:p w14:paraId="73D5B68D" w14:textId="77777777" w:rsidR="005048B7" w:rsidRPr="005E1E1B" w:rsidRDefault="005048B7" w:rsidP="005048B7">
      <w:pPr>
        <w:adjustRightInd w:val="0"/>
        <w:spacing w:before="24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E1E1B">
        <w:rPr>
          <w:rFonts w:ascii="Times New Roman" w:hAnsi="Times New Roman" w:cs="Times New Roman"/>
          <w:noProof/>
          <w:sz w:val="24"/>
          <w:szCs w:val="24"/>
        </w:rPr>
        <w:t>Edison, Emron, Yohny Anwar dan Imas Komariah. 2018. Manajemen Sumber Daya Manusia, Alfabeta, Bandung</w:t>
      </w:r>
    </w:p>
    <w:p w14:paraId="68C92B91" w14:textId="77777777" w:rsidR="005048B7" w:rsidRPr="005E1E1B" w:rsidRDefault="005048B7" w:rsidP="005048B7">
      <w:pPr>
        <w:adjustRightInd w:val="0"/>
        <w:spacing w:before="24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E1E1B">
        <w:rPr>
          <w:rFonts w:ascii="Times New Roman" w:hAnsi="Times New Roman" w:cs="Times New Roman"/>
          <w:noProof/>
          <w:sz w:val="24"/>
          <w:szCs w:val="24"/>
        </w:rPr>
        <w:t>Daulay. 2017. Manajemen. Medan: Lembaga Penelitian dan Penulisan Ilmiah Aqli.</w:t>
      </w:r>
    </w:p>
    <w:p w14:paraId="08994CB2" w14:textId="77777777" w:rsidR="005048B7" w:rsidRPr="005E1E1B" w:rsidRDefault="005048B7" w:rsidP="005048B7">
      <w:pPr>
        <w:adjustRightInd w:val="0"/>
        <w:spacing w:before="24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E1E1B">
        <w:rPr>
          <w:rFonts w:ascii="Times New Roman" w:hAnsi="Times New Roman" w:cs="Times New Roman"/>
          <w:noProof/>
          <w:sz w:val="24"/>
          <w:szCs w:val="24"/>
        </w:rPr>
        <w:t>F.Yasmeardi, and Emilza Putri. 2019. “Pengaruh Pengawasan Terhadap Disiplin Kerja Pegawai Kantor Camat Kupitan Kabupaten Sijunjung.” 1(1).</w:t>
      </w:r>
    </w:p>
    <w:p w14:paraId="7C1FF52B" w14:textId="77777777" w:rsidR="005048B7" w:rsidRPr="005E1E1B" w:rsidRDefault="005048B7" w:rsidP="005048B7">
      <w:pPr>
        <w:adjustRightInd w:val="0"/>
        <w:spacing w:before="24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E1E1B">
        <w:rPr>
          <w:rFonts w:ascii="Times New Roman" w:hAnsi="Times New Roman" w:cs="Times New Roman"/>
          <w:noProof/>
          <w:sz w:val="24"/>
          <w:szCs w:val="24"/>
        </w:rPr>
        <w:t xml:space="preserve">Febriana, Cintya, Hery Sawiji, and Tri Murwaningsih. 2021. “Pengaruh Kepemimpinan Dan Kompensasi Terhadap Disiplin Kerja Karyawan Di Dinas Tenaga Kerja Dan Perindustrian Kota Surakarta.” </w:t>
      </w:r>
      <w:r w:rsidRPr="005E1E1B">
        <w:rPr>
          <w:rFonts w:ascii="Times New Roman" w:hAnsi="Times New Roman" w:cs="Times New Roman"/>
          <w:i/>
          <w:iCs/>
          <w:noProof/>
          <w:sz w:val="24"/>
          <w:szCs w:val="24"/>
        </w:rPr>
        <w:t>Informasi Dan Komunikasi Administrasi Perkantoran</w:t>
      </w:r>
      <w:r w:rsidRPr="005E1E1B">
        <w:rPr>
          <w:rFonts w:ascii="Times New Roman" w:hAnsi="Times New Roman" w:cs="Times New Roman"/>
          <w:noProof/>
          <w:sz w:val="24"/>
          <w:szCs w:val="24"/>
        </w:rPr>
        <w:t xml:space="preserve"> 5(3): 1–12.</w:t>
      </w:r>
    </w:p>
    <w:p w14:paraId="710D6EC6" w14:textId="77777777" w:rsidR="005048B7" w:rsidRPr="005E1E1B" w:rsidRDefault="005048B7" w:rsidP="005048B7">
      <w:pPr>
        <w:adjustRightInd w:val="0"/>
        <w:spacing w:before="24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E1E1B">
        <w:rPr>
          <w:rFonts w:ascii="Times New Roman" w:hAnsi="Times New Roman" w:cs="Times New Roman"/>
          <w:noProof/>
          <w:sz w:val="24"/>
          <w:szCs w:val="24"/>
        </w:rPr>
        <w:t xml:space="preserve">Febriati, Hendriani Susi, Efni, and Yulia. 2020. “Pengaruh Pengawasan Dan Komitmen Terhadap Disiplin Dan Kinerja Pegawai Administrasi UIN Sultan Syarif Kasim Riau.” </w:t>
      </w:r>
      <w:r w:rsidRPr="005E1E1B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KIAT</w:t>
      </w:r>
      <w:r w:rsidRPr="005E1E1B">
        <w:rPr>
          <w:rFonts w:ascii="Times New Roman" w:hAnsi="Times New Roman" w:cs="Times New Roman"/>
          <w:noProof/>
          <w:sz w:val="24"/>
          <w:szCs w:val="24"/>
        </w:rPr>
        <w:t xml:space="preserve"> 31(2): 1410–3834.</w:t>
      </w:r>
    </w:p>
    <w:p w14:paraId="2B5FA162" w14:textId="77777777" w:rsidR="005048B7" w:rsidRPr="005E1E1B" w:rsidRDefault="005048B7" w:rsidP="005048B7">
      <w:pPr>
        <w:spacing w:before="240"/>
        <w:ind w:left="450" w:right="-1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E1E1B">
        <w:rPr>
          <w:rFonts w:ascii="Times New Roman" w:hAnsi="Times New Roman" w:cs="Times New Roman"/>
          <w:noProof/>
          <w:sz w:val="24"/>
          <w:szCs w:val="24"/>
        </w:rPr>
        <w:t>Ghozali, Imam. 2018. Aplikasi Analisis Multivariate dengan Program IBM SPSS 25. Badan Penerbit Universitas Diponegoro: Semarang</w:t>
      </w:r>
    </w:p>
    <w:p w14:paraId="0EBF0565" w14:textId="77777777" w:rsidR="005048B7" w:rsidRPr="005E1E1B" w:rsidRDefault="005048B7" w:rsidP="005048B7">
      <w:pPr>
        <w:adjustRightInd w:val="0"/>
        <w:spacing w:before="24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E1E1B">
        <w:rPr>
          <w:rFonts w:ascii="Times New Roman" w:hAnsi="Times New Roman" w:cs="Times New Roman"/>
          <w:noProof/>
          <w:sz w:val="24"/>
          <w:szCs w:val="24"/>
        </w:rPr>
        <w:t xml:space="preserve">Hafsah, and Muhammad Yusuf. 2020. </w:t>
      </w:r>
      <w:r w:rsidRPr="005E1E1B">
        <w:rPr>
          <w:rFonts w:ascii="Times New Roman" w:hAnsi="Times New Roman" w:cs="Times New Roman"/>
          <w:i/>
          <w:iCs/>
          <w:noProof/>
          <w:sz w:val="24"/>
          <w:szCs w:val="24"/>
        </w:rPr>
        <w:t>Pengaruh Lingkungan Kerja Terhadap Disiplin Kerja Pegawai Pada Dinas Pertanian Kota Bima</w:t>
      </w:r>
      <w:r w:rsidRPr="005E1E1B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13EB088" w14:textId="77777777" w:rsidR="005048B7" w:rsidRPr="005E1E1B" w:rsidRDefault="005048B7" w:rsidP="005048B7">
      <w:pPr>
        <w:adjustRightInd w:val="0"/>
        <w:spacing w:before="240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E1E1B">
        <w:rPr>
          <w:rFonts w:ascii="Times New Roman" w:hAnsi="Times New Roman" w:cs="Times New Roman"/>
          <w:noProof/>
          <w:sz w:val="24"/>
          <w:szCs w:val="24"/>
        </w:rPr>
        <w:t xml:space="preserve">Handoko, H.T. (2016). </w:t>
      </w:r>
      <w:bookmarkStart w:id="3" w:name="_GoBack"/>
      <w:bookmarkEnd w:id="3"/>
      <w:r w:rsidRPr="005E1E1B">
        <w:rPr>
          <w:rFonts w:ascii="Times New Roman" w:hAnsi="Times New Roman" w:cs="Times New Roman"/>
          <w:noProof/>
          <w:sz w:val="24"/>
          <w:szCs w:val="24"/>
        </w:rPr>
        <w:t>Manajemen: Edisi 2. BPFE, Yogyakarta.</w:t>
      </w:r>
    </w:p>
    <w:p w14:paraId="6D073E20" w14:textId="77777777" w:rsidR="005048B7" w:rsidRPr="005E1E1B" w:rsidRDefault="005048B7" w:rsidP="005048B7">
      <w:pPr>
        <w:adjustRightInd w:val="0"/>
        <w:spacing w:before="24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E1E1B">
        <w:rPr>
          <w:rFonts w:ascii="Times New Roman" w:hAnsi="Times New Roman" w:cs="Times New Roman"/>
          <w:noProof/>
          <w:sz w:val="24"/>
          <w:szCs w:val="24"/>
        </w:rPr>
        <w:lastRenderedPageBreak/>
        <w:t>Hamali, 2018. Pemahaman Manajemen Sumber Daya Manusia. Jakarta:PT. Buku Seru</w:t>
      </w:r>
    </w:p>
    <w:p w14:paraId="49E740F8" w14:textId="77777777" w:rsidR="005048B7" w:rsidRPr="005E1E1B" w:rsidRDefault="005048B7" w:rsidP="005048B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8"/>
        </w:rPr>
      </w:pPr>
      <w:r w:rsidRPr="005E1E1B">
        <w:rPr>
          <w:rFonts w:ascii="Times New Roman" w:hAnsi="Times New Roman" w:cs="Times New Roman"/>
          <w:noProof/>
          <w:sz w:val="24"/>
          <w:szCs w:val="28"/>
        </w:rPr>
        <w:t xml:space="preserve">Hajiali, Ismail, Andi Muhammad Fara Kessi, Etik Prihatin, and Mukhlis Sufri. 2022. “The Effect of Supervision, Compensation, Character on Work Discipline.” </w:t>
      </w:r>
      <w:r w:rsidRPr="005E1E1B">
        <w:rPr>
          <w:rFonts w:ascii="Times New Roman" w:hAnsi="Times New Roman" w:cs="Times New Roman"/>
          <w:i/>
          <w:iCs/>
          <w:noProof/>
          <w:sz w:val="24"/>
          <w:szCs w:val="28"/>
        </w:rPr>
        <w:t>Golden Ratio of Human Resource Management</w:t>
      </w:r>
      <w:r w:rsidRPr="005E1E1B">
        <w:rPr>
          <w:rFonts w:ascii="Times New Roman" w:hAnsi="Times New Roman" w:cs="Times New Roman"/>
          <w:noProof/>
          <w:sz w:val="24"/>
          <w:szCs w:val="28"/>
        </w:rPr>
        <w:t xml:space="preserve"> 2(2). https://doi.org/10.52970/grhrm.v2i2.85Website:https://goldenratio.id/index.php/grhrm.</w:t>
      </w:r>
    </w:p>
    <w:p w14:paraId="47B440EF" w14:textId="77777777" w:rsidR="005048B7" w:rsidRPr="005E1E1B" w:rsidRDefault="005048B7" w:rsidP="005048B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5E1E1B">
        <w:rPr>
          <w:rFonts w:ascii="Times New Roman" w:hAnsi="Times New Roman" w:cs="Times New Roman"/>
          <w:noProof/>
          <w:sz w:val="24"/>
          <w:szCs w:val="24"/>
        </w:rPr>
        <w:t xml:space="preserve">Herlin, and Muhammad Yusuf. 2020. “Pengaruh Pengawasan Melekat Terhadap Disiplin Kerja Pegawai Pada Kantor Camat Lambu Herlin,.” </w:t>
      </w:r>
      <w:r w:rsidRPr="005E1E1B">
        <w:rPr>
          <w:rFonts w:ascii="Times New Roman" w:hAnsi="Times New Roman" w:cs="Times New Roman"/>
          <w:i/>
          <w:iCs/>
          <w:noProof/>
          <w:sz w:val="24"/>
          <w:szCs w:val="24"/>
        </w:rPr>
        <w:t>Journal of Economics and Accounting</w:t>
      </w:r>
      <w:r w:rsidRPr="005E1E1B">
        <w:rPr>
          <w:rFonts w:ascii="Times New Roman" w:hAnsi="Times New Roman" w:cs="Times New Roman"/>
          <w:noProof/>
          <w:sz w:val="24"/>
          <w:szCs w:val="24"/>
        </w:rPr>
        <w:t xml:space="preserve"> 1(1): 68–72.</w:t>
      </w:r>
    </w:p>
    <w:p w14:paraId="692BFEAB" w14:textId="77777777" w:rsidR="005048B7" w:rsidRPr="005E1E1B" w:rsidRDefault="005048B7" w:rsidP="005048B7">
      <w:pPr>
        <w:adjustRightInd w:val="0"/>
        <w:spacing w:before="24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E1E1B">
        <w:rPr>
          <w:rFonts w:ascii="Times New Roman" w:hAnsi="Times New Roman" w:cs="Times New Roman"/>
          <w:noProof/>
          <w:sz w:val="24"/>
          <w:szCs w:val="24"/>
        </w:rPr>
        <w:t>Indah Hartatik Puji, 2014 Buku Praktis Mengembangkan SDM, Cetakan Pertama, Laksana, Jogjakarta, Hal. 186</w:t>
      </w:r>
    </w:p>
    <w:p w14:paraId="57D5CAE6" w14:textId="77777777" w:rsidR="005048B7" w:rsidRPr="005E1E1B" w:rsidRDefault="005048B7" w:rsidP="005048B7">
      <w:pPr>
        <w:adjustRightInd w:val="0"/>
        <w:spacing w:before="24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4" w:name="_Hlk109207273"/>
      <w:r w:rsidRPr="005E1E1B">
        <w:rPr>
          <w:rFonts w:ascii="Times New Roman" w:hAnsi="Times New Roman" w:cs="Times New Roman"/>
          <w:noProof/>
          <w:sz w:val="24"/>
          <w:szCs w:val="24"/>
        </w:rPr>
        <w:t xml:space="preserve">Kusnandar, I. (2014). </w:t>
      </w:r>
      <w:bookmarkEnd w:id="4"/>
      <w:r w:rsidRPr="005E1E1B">
        <w:rPr>
          <w:rFonts w:ascii="Times New Roman" w:hAnsi="Times New Roman" w:cs="Times New Roman"/>
          <w:noProof/>
          <w:sz w:val="24"/>
          <w:szCs w:val="24"/>
        </w:rPr>
        <w:t>Kepemimpinan Dalam Organisasi. Bandung: Multazam.</w:t>
      </w:r>
    </w:p>
    <w:p w14:paraId="3FD5BF28" w14:textId="77777777" w:rsidR="005048B7" w:rsidRPr="005E1E1B" w:rsidRDefault="005048B7" w:rsidP="005048B7">
      <w:pPr>
        <w:adjustRightInd w:val="0"/>
        <w:spacing w:before="240" w:after="12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5" w:name="_Hlk109207123"/>
      <w:r w:rsidRPr="005E1E1B">
        <w:rPr>
          <w:rFonts w:ascii="Times New Roman" w:hAnsi="Times New Roman" w:cs="Times New Roman"/>
          <w:noProof/>
          <w:sz w:val="24"/>
          <w:szCs w:val="24"/>
        </w:rPr>
        <w:t>Malayu S. P. Hasibuan.</w:t>
      </w:r>
      <w:bookmarkEnd w:id="5"/>
      <w:r w:rsidRPr="005E1E1B">
        <w:rPr>
          <w:rFonts w:ascii="Times New Roman" w:hAnsi="Times New Roman" w:cs="Times New Roman"/>
          <w:noProof/>
          <w:sz w:val="24"/>
          <w:szCs w:val="24"/>
        </w:rPr>
        <w:t xml:space="preserve"> 2013. Manajemen Sumber Daya Manusia. Edisi Revisi;. Jakarta.Bumi Aksara</w:t>
      </w:r>
    </w:p>
    <w:p w14:paraId="06134710" w14:textId="77777777" w:rsidR="005048B7" w:rsidRPr="005E1E1B" w:rsidRDefault="005048B7" w:rsidP="005048B7">
      <w:pPr>
        <w:ind w:left="540" w:hanging="5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E1E1B">
        <w:rPr>
          <w:rFonts w:ascii="Times New Roman" w:hAnsi="Times New Roman" w:cs="Times New Roman"/>
          <w:noProof/>
          <w:sz w:val="24"/>
          <w:szCs w:val="24"/>
        </w:rPr>
        <w:t>Marwansyah. 2014. Manajemen Sumber Daya Manusia, Edisi Kedua, Alfabeta, Bandung.</w:t>
      </w:r>
    </w:p>
    <w:p w14:paraId="2C99E903" w14:textId="77777777" w:rsidR="005048B7" w:rsidRPr="005E1E1B" w:rsidRDefault="005048B7" w:rsidP="005048B7">
      <w:pPr>
        <w:adjustRightInd w:val="0"/>
        <w:spacing w:before="24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E1E1B">
        <w:rPr>
          <w:rFonts w:ascii="Times New Roman" w:hAnsi="Times New Roman" w:cs="Times New Roman"/>
          <w:noProof/>
          <w:sz w:val="24"/>
          <w:szCs w:val="24"/>
        </w:rPr>
        <w:t xml:space="preserve">Mendrofa, Syukur Arman, Sahyar, and Beby Karina Fawzeea. 2021. “Pengaruh Kepemimpinan, Pengawasan, Dan Kepuasan Kerja Terhadap Disiplin Kerja Pegawai.” </w:t>
      </w:r>
      <w:r w:rsidRPr="005E1E1B">
        <w:rPr>
          <w:rFonts w:ascii="Times New Roman" w:hAnsi="Times New Roman" w:cs="Times New Roman"/>
          <w:i/>
          <w:iCs/>
          <w:noProof/>
          <w:sz w:val="24"/>
          <w:szCs w:val="24"/>
        </w:rPr>
        <w:t>Journal of Administration and Educational Management</w:t>
      </w:r>
      <w:r w:rsidRPr="005E1E1B">
        <w:rPr>
          <w:rFonts w:ascii="Times New Roman" w:hAnsi="Times New Roman" w:cs="Times New Roman"/>
          <w:noProof/>
          <w:sz w:val="24"/>
          <w:szCs w:val="24"/>
        </w:rPr>
        <w:t xml:space="preserve"> 4(2): 2598–0742.</w:t>
      </w:r>
    </w:p>
    <w:p w14:paraId="278CD469" w14:textId="77777777" w:rsidR="005048B7" w:rsidRPr="005E1E1B" w:rsidRDefault="005048B7" w:rsidP="005048B7">
      <w:pPr>
        <w:adjustRightInd w:val="0"/>
        <w:spacing w:before="240" w:after="12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E1E1B">
        <w:rPr>
          <w:rFonts w:ascii="Times New Roman" w:hAnsi="Times New Roman" w:cs="Times New Roman"/>
          <w:noProof/>
          <w:sz w:val="24"/>
          <w:szCs w:val="24"/>
        </w:rPr>
        <w:t xml:space="preserve">Mohd.Afandi, S.Sos, And Ca Dr. H. Elfiswandi Se., Mm., Ak. 2020. “Pengaruh Kepemimpinan, Pengawasan, Dan Kompensasi Terhadap Disiplin Kerja Pegawai Badan Kepegawaian Dan Pengembangan Sumber Daya Manusia Daerah (Bkpsdmd)Kabupaten Kerinci.” </w:t>
      </w:r>
      <w:r w:rsidRPr="005E1E1B">
        <w:rPr>
          <w:rFonts w:ascii="Times New Roman" w:hAnsi="Times New Roman" w:cs="Times New Roman"/>
          <w:i/>
          <w:iCs/>
          <w:noProof/>
          <w:sz w:val="24"/>
          <w:szCs w:val="24"/>
        </w:rPr>
        <w:t>Jurnal Administrasi Nusantara (JAN)</w:t>
      </w:r>
      <w:r w:rsidRPr="005E1E1B">
        <w:rPr>
          <w:rFonts w:ascii="Times New Roman" w:hAnsi="Times New Roman" w:cs="Times New Roman"/>
          <w:noProof/>
          <w:sz w:val="24"/>
          <w:szCs w:val="24"/>
        </w:rPr>
        <w:t xml:space="preserve"> 3(2).</w:t>
      </w:r>
    </w:p>
    <w:p w14:paraId="60BD7C16" w14:textId="77777777" w:rsidR="005048B7" w:rsidRPr="005E1E1B" w:rsidRDefault="005048B7" w:rsidP="005048B7">
      <w:pPr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E1E1B">
        <w:rPr>
          <w:rFonts w:ascii="Times New Roman" w:hAnsi="Times New Roman" w:cs="Times New Roman"/>
          <w:noProof/>
          <w:sz w:val="24"/>
          <w:szCs w:val="24"/>
        </w:rPr>
        <w:t>Mulyadi, D. 2015. Perilaku Organisasi dan Kepemimpinan Pelayanan. Bandung: Alfbeta.</w:t>
      </w:r>
    </w:p>
    <w:p w14:paraId="604E3DD1" w14:textId="77777777" w:rsidR="005048B7" w:rsidRPr="005E1E1B" w:rsidRDefault="005048B7" w:rsidP="005048B7">
      <w:pPr>
        <w:adjustRightInd w:val="0"/>
        <w:spacing w:before="24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E1E1B">
        <w:rPr>
          <w:rFonts w:ascii="Times New Roman" w:hAnsi="Times New Roman" w:cs="Times New Roman"/>
          <w:noProof/>
          <w:sz w:val="24"/>
          <w:szCs w:val="24"/>
        </w:rPr>
        <w:t xml:space="preserve">Permana, Yogi Gum. 2021. “Pengaruh Kepemimpinan Terhadap Disiplin Kerja Pegawai Di Dinas Pendidikan Kota TasikmalayA.” </w:t>
      </w:r>
      <w:r w:rsidRPr="005E1E1B">
        <w:rPr>
          <w:rFonts w:ascii="Times New Roman" w:hAnsi="Times New Roman" w:cs="Times New Roman"/>
          <w:i/>
          <w:iCs/>
          <w:noProof/>
          <w:sz w:val="24"/>
          <w:szCs w:val="24"/>
        </w:rPr>
        <w:t>Jurnal Kajian Ekonomi dan Kebijakan Publik</w:t>
      </w:r>
      <w:r w:rsidRPr="005E1E1B">
        <w:rPr>
          <w:rFonts w:ascii="Times New Roman" w:hAnsi="Times New Roman" w:cs="Times New Roman"/>
          <w:noProof/>
          <w:sz w:val="24"/>
          <w:szCs w:val="24"/>
        </w:rPr>
        <w:t xml:space="preserve"> 6(1).</w:t>
      </w:r>
    </w:p>
    <w:p w14:paraId="34A6755C" w14:textId="77777777" w:rsidR="005048B7" w:rsidRPr="005E1E1B" w:rsidRDefault="005048B7" w:rsidP="005048B7">
      <w:pPr>
        <w:adjustRightInd w:val="0"/>
        <w:spacing w:before="24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E1E1B">
        <w:rPr>
          <w:rFonts w:ascii="Times New Roman" w:hAnsi="Times New Roman" w:cs="Times New Roman"/>
          <w:noProof/>
          <w:sz w:val="24"/>
          <w:szCs w:val="24"/>
        </w:rPr>
        <w:t xml:space="preserve">Putri, Elok Mahmud, Vivin Maharani Ekowati, Achmad Sani Supriyanto, and Zaim Mukaffi. 2019. “The Effect Of Work Environment On Employee Performance Through Work Discipline.” </w:t>
      </w:r>
      <w:r w:rsidRPr="005E1E1B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Research -GRANTHAALAYAH</w:t>
      </w:r>
      <w:r w:rsidRPr="005E1E1B">
        <w:rPr>
          <w:rFonts w:ascii="Times New Roman" w:hAnsi="Times New Roman" w:cs="Times New Roman"/>
          <w:noProof/>
          <w:sz w:val="24"/>
          <w:szCs w:val="24"/>
        </w:rPr>
        <w:t xml:space="preserve"> 7(4): 132–40.</w:t>
      </w:r>
    </w:p>
    <w:p w14:paraId="70F11C9E" w14:textId="77777777" w:rsidR="005048B7" w:rsidRPr="005E1E1B" w:rsidRDefault="005048B7" w:rsidP="005048B7">
      <w:pPr>
        <w:adjustRightInd w:val="0"/>
        <w:spacing w:before="240"/>
        <w:ind w:left="480" w:hanging="480"/>
        <w:jc w:val="both"/>
        <w:rPr>
          <w:rFonts w:ascii="Times New Roman" w:hAnsi="Times New Roman" w:cs="Times New Roman"/>
          <w:b/>
          <w:bCs/>
          <w:noProof/>
          <w:sz w:val="28"/>
          <w:szCs w:val="28"/>
        </w:rPr>
      </w:pPr>
      <w:r w:rsidRPr="005E1E1B">
        <w:rPr>
          <w:rFonts w:ascii="Times New Roman" w:hAnsi="Times New Roman" w:cs="Times New Roman"/>
          <w:noProof/>
          <w:sz w:val="24"/>
          <w:szCs w:val="28"/>
        </w:rPr>
        <w:lastRenderedPageBreak/>
        <w:t xml:space="preserve">Rahmawati, Agus, and Muhammad Yusuf. 2021. “Pengaruh Pengawasan Terhadap Disiplin Kerja Pegawai.” 18(2): 173–77. </w:t>
      </w:r>
      <w:hyperlink r:id="rId7" w:history="1">
        <w:r w:rsidRPr="005E1E1B">
          <w:rPr>
            <w:rStyle w:val="Hyperlink"/>
            <w:rFonts w:ascii="Times New Roman" w:hAnsi="Times New Roman" w:cs="Times New Roman"/>
            <w:noProof/>
            <w:sz w:val="24"/>
            <w:szCs w:val="28"/>
          </w:rPr>
          <w:t>http://journal.feb.unmul.ac.id/index.php/KINERJA</w:t>
        </w:r>
      </w:hyperlink>
      <w:r w:rsidRPr="005E1E1B">
        <w:rPr>
          <w:rFonts w:ascii="Times New Roman" w:hAnsi="Times New Roman" w:cs="Times New Roman"/>
          <w:noProof/>
          <w:sz w:val="24"/>
          <w:szCs w:val="28"/>
        </w:rPr>
        <w:t>.</w:t>
      </w:r>
    </w:p>
    <w:p w14:paraId="6CE3BD33" w14:textId="77777777" w:rsidR="005048B7" w:rsidRPr="005E1E1B" w:rsidRDefault="005048B7" w:rsidP="005048B7">
      <w:pPr>
        <w:adjustRightInd w:val="0"/>
        <w:spacing w:before="240"/>
        <w:ind w:left="480" w:hanging="480"/>
        <w:jc w:val="both"/>
        <w:rPr>
          <w:rFonts w:ascii="Times New Roman" w:hAnsi="Times New Roman" w:cs="Times New Roman"/>
          <w:b/>
          <w:bCs/>
          <w:noProof/>
          <w:sz w:val="28"/>
          <w:szCs w:val="28"/>
        </w:rPr>
      </w:pPr>
      <w:r w:rsidRPr="005E1E1B">
        <w:rPr>
          <w:rFonts w:ascii="Times New Roman" w:hAnsi="Times New Roman" w:cs="Times New Roman"/>
          <w:noProof/>
          <w:sz w:val="24"/>
          <w:szCs w:val="24"/>
        </w:rPr>
        <w:t xml:space="preserve">Rahmi, Agustina, Gusti Noorlitaria Achmad, and Doddy Adhimursandi. “The Effect of Leadership and Empowerment Style and Motivation on Work Discipline and Employee Performance in Sungai Kunjang Subdistrict, Samarinda City.” </w:t>
      </w:r>
      <w:r w:rsidRPr="005E1E1B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Business and Management Invention (IJBMI) ISSN</w:t>
      </w:r>
      <w:r w:rsidRPr="005E1E1B">
        <w:rPr>
          <w:rFonts w:ascii="Times New Roman" w:hAnsi="Times New Roman" w:cs="Times New Roman"/>
          <w:noProof/>
          <w:sz w:val="24"/>
          <w:szCs w:val="24"/>
        </w:rPr>
        <w:t xml:space="preserve"> 9: 8–14. www.ijbmi.org.</w:t>
      </w:r>
    </w:p>
    <w:p w14:paraId="77DE4BA1" w14:textId="77777777" w:rsidR="005048B7" w:rsidRPr="005E1E1B" w:rsidRDefault="005048B7" w:rsidP="005048B7">
      <w:pPr>
        <w:adjustRightInd w:val="0"/>
        <w:spacing w:before="240" w:after="12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E1E1B">
        <w:rPr>
          <w:rFonts w:ascii="Times New Roman" w:hAnsi="Times New Roman" w:cs="Times New Roman"/>
          <w:noProof/>
          <w:sz w:val="24"/>
          <w:szCs w:val="24"/>
        </w:rPr>
        <w:t xml:space="preserve">Rizal, Said Muhammad, and Radiman Radiman. 2019. “Pengaruh Motivasi, Pengawasan, Dan Kepemimpinan Terhadap Disiplin Kerja Pegawai.” </w:t>
      </w:r>
      <w:r w:rsidRPr="005E1E1B">
        <w:rPr>
          <w:rFonts w:ascii="Times New Roman" w:hAnsi="Times New Roman" w:cs="Times New Roman"/>
          <w:i/>
          <w:iCs/>
          <w:noProof/>
          <w:sz w:val="24"/>
          <w:szCs w:val="24"/>
        </w:rPr>
        <w:t>Maneggio: Jurnal Ilmiah Magister Manajemen</w:t>
      </w:r>
      <w:r w:rsidRPr="005E1E1B">
        <w:rPr>
          <w:rFonts w:ascii="Times New Roman" w:hAnsi="Times New Roman" w:cs="Times New Roman"/>
          <w:noProof/>
          <w:sz w:val="24"/>
          <w:szCs w:val="24"/>
        </w:rPr>
        <w:t xml:space="preserve"> 2(1): 117–28. </w:t>
      </w:r>
      <w:hyperlink r:id="rId8" w:history="1">
        <w:r w:rsidRPr="005E1E1B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://jurnal.umsu.ac.id/index.php/MANEGGIO/article/view/3649</w:t>
        </w:r>
      </w:hyperlink>
      <w:r w:rsidRPr="005E1E1B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2608544E" w14:textId="77777777" w:rsidR="005048B7" w:rsidRPr="005E1E1B" w:rsidRDefault="005048B7" w:rsidP="005048B7">
      <w:pPr>
        <w:spacing w:after="120"/>
        <w:ind w:left="450" w:hanging="45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E1E1B">
        <w:rPr>
          <w:rFonts w:ascii="Times New Roman" w:hAnsi="Times New Roman" w:cs="Times New Roman"/>
          <w:noProof/>
          <w:sz w:val="24"/>
          <w:szCs w:val="24"/>
        </w:rPr>
        <w:t>Silalahi, Ulber, 2013, Asas-Asas Manajemen, Cetakan Kedua, Bandung: PT. Refika Aditama.</w:t>
      </w:r>
    </w:p>
    <w:p w14:paraId="2896EEB5" w14:textId="77777777" w:rsidR="005048B7" w:rsidRPr="005E1E1B" w:rsidRDefault="005048B7" w:rsidP="005048B7">
      <w:pPr>
        <w:ind w:left="450" w:hanging="45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E1E1B">
        <w:rPr>
          <w:rFonts w:ascii="Times New Roman" w:hAnsi="Times New Roman" w:cs="Times New Roman"/>
          <w:noProof/>
          <w:sz w:val="24"/>
          <w:szCs w:val="24"/>
        </w:rPr>
        <w:t>Sedarmayanti. 2017. Perencanaan dan Pengembangan SDM untuk Meningkatkan Kompetensi, Kinerja dan Produktivitas Kerja. PT Refika Aditama. Bandung.</w:t>
      </w:r>
    </w:p>
    <w:p w14:paraId="41505C56" w14:textId="77777777" w:rsidR="005048B7" w:rsidRPr="005E1E1B" w:rsidRDefault="005048B7" w:rsidP="005048B7">
      <w:pPr>
        <w:adjustRightInd w:val="0"/>
        <w:spacing w:before="24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E1E1B">
        <w:rPr>
          <w:rFonts w:ascii="Times New Roman" w:hAnsi="Times New Roman" w:cs="Times New Roman"/>
          <w:noProof/>
          <w:sz w:val="24"/>
          <w:szCs w:val="24"/>
        </w:rPr>
        <w:t xml:space="preserve">Sentosa, Bayu et al. 2019. 2 </w:t>
      </w:r>
      <w:r w:rsidRPr="005E1E1B">
        <w:rPr>
          <w:rFonts w:ascii="Times New Roman" w:hAnsi="Times New Roman" w:cs="Times New Roman"/>
          <w:i/>
          <w:iCs/>
          <w:noProof/>
          <w:sz w:val="24"/>
          <w:szCs w:val="24"/>
        </w:rPr>
        <w:t>Pengaruh Gaya Kepemimpinan Dan Lingkungan Kerja Terhadap Disiplin Kerja Pegawai Kecamatan Kanor Kabupaten Bojonegoro Tholiatul Mas’adah</w:t>
      </w:r>
      <w:r w:rsidRPr="005E1E1B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hyperlink r:id="rId9" w:history="1">
        <w:r w:rsidRPr="005E1E1B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://journal.umg.ac.id/index.php/jreJRE</w:t>
        </w:r>
      </w:hyperlink>
      <w:r w:rsidRPr="005E1E1B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42F32D21" w14:textId="77777777" w:rsidR="005048B7" w:rsidRPr="005E1E1B" w:rsidRDefault="005048B7" w:rsidP="005048B7">
      <w:pPr>
        <w:adjustRightInd w:val="0"/>
        <w:spacing w:before="24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E1E1B">
        <w:rPr>
          <w:rFonts w:ascii="Times New Roman" w:hAnsi="Times New Roman" w:cs="Times New Roman"/>
          <w:noProof/>
          <w:sz w:val="24"/>
          <w:szCs w:val="24"/>
        </w:rPr>
        <w:t>Setiawan, B. A., dan Muhith, A. (2013). Transformational Leadership. Jakarta: PT Remaja Rosakarya.</w:t>
      </w:r>
    </w:p>
    <w:p w14:paraId="06171552" w14:textId="77777777" w:rsidR="005048B7" w:rsidRPr="005E1E1B" w:rsidRDefault="005048B7" w:rsidP="005048B7">
      <w:pPr>
        <w:adjustRightInd w:val="0"/>
        <w:spacing w:before="24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E1E1B">
        <w:rPr>
          <w:rFonts w:ascii="Times New Roman" w:hAnsi="Times New Roman" w:cs="Times New Roman"/>
          <w:noProof/>
          <w:sz w:val="24"/>
          <w:szCs w:val="24"/>
        </w:rPr>
        <w:t xml:space="preserve">Setiawan, Rahmat, and Bustari Muchtar. 2019. </w:t>
      </w:r>
      <w:r w:rsidRPr="005E1E1B">
        <w:rPr>
          <w:rFonts w:ascii="Times New Roman" w:hAnsi="Times New Roman" w:cs="Times New Roman"/>
          <w:i/>
          <w:iCs/>
          <w:noProof/>
          <w:sz w:val="24"/>
          <w:szCs w:val="24"/>
        </w:rPr>
        <w:t>The Effects of Leadership Function, Work Motivation and Job Satisfaction on Employee’s Work Discipline at STIKes Fort De Kock Bukittinggi</w:t>
      </w:r>
      <w:r w:rsidRPr="005E1E1B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E99A575" w14:textId="77777777" w:rsidR="005048B7" w:rsidRPr="005E1E1B" w:rsidRDefault="005048B7" w:rsidP="005048B7">
      <w:pPr>
        <w:adjustRightInd w:val="0"/>
        <w:spacing w:before="24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6" w:name="_Hlk109207227"/>
      <w:r w:rsidRPr="005E1E1B">
        <w:rPr>
          <w:rFonts w:ascii="Times New Roman" w:hAnsi="Times New Roman" w:cs="Times New Roman"/>
          <w:noProof/>
          <w:sz w:val="24"/>
          <w:szCs w:val="24"/>
        </w:rPr>
        <w:t xml:space="preserve">Sutrisno,E.(2017). </w:t>
      </w:r>
      <w:bookmarkEnd w:id="6"/>
      <w:r w:rsidRPr="005E1E1B">
        <w:rPr>
          <w:rFonts w:ascii="Times New Roman" w:hAnsi="Times New Roman" w:cs="Times New Roman"/>
          <w:noProof/>
          <w:sz w:val="24"/>
          <w:szCs w:val="24"/>
        </w:rPr>
        <w:t>Manajemen sumber daya manusia. Jakarta : KENCANA</w:t>
      </w:r>
    </w:p>
    <w:p w14:paraId="276D5BF6" w14:textId="77777777" w:rsidR="005048B7" w:rsidRPr="005E1E1B" w:rsidRDefault="005048B7" w:rsidP="005048B7">
      <w:pPr>
        <w:adjustRightInd w:val="0"/>
        <w:spacing w:before="24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E1E1B">
        <w:rPr>
          <w:rFonts w:ascii="Times New Roman" w:hAnsi="Times New Roman" w:cs="Times New Roman"/>
          <w:noProof/>
          <w:sz w:val="24"/>
          <w:szCs w:val="24"/>
        </w:rPr>
        <w:t>Sutikno, Sobry M. (2014). Pemimpin dan Gaya Kepemimpinan, Edisi Pertama. Lombok: Holistica</w:t>
      </w:r>
    </w:p>
    <w:p w14:paraId="296DB9C5" w14:textId="77777777" w:rsidR="005048B7" w:rsidRPr="005E1E1B" w:rsidRDefault="005048B7" w:rsidP="005048B7">
      <w:pPr>
        <w:pStyle w:val="BodyText"/>
        <w:tabs>
          <w:tab w:val="left" w:pos="90"/>
        </w:tabs>
        <w:spacing w:before="240" w:after="120"/>
        <w:ind w:left="450" w:right="-1" w:hanging="450"/>
        <w:jc w:val="both"/>
        <w:rPr>
          <w:noProof/>
        </w:rPr>
      </w:pPr>
      <w:r w:rsidRPr="005E1E1B">
        <w:rPr>
          <w:noProof/>
        </w:rPr>
        <w:t>Sugiyono. 2019. Metode Penelitian Kuantitatif, Kualitatif, dan R&amp;D. Bandung: Alfabeta</w:t>
      </w:r>
    </w:p>
    <w:p w14:paraId="5D8A88F4" w14:textId="717C8664" w:rsidR="00691EF7" w:rsidRDefault="005048B7" w:rsidP="005048B7">
      <w:r w:rsidRPr="005E1E1B">
        <w:rPr>
          <w:rFonts w:ascii="Times New Roman" w:hAnsi="Times New Roman" w:cs="Times New Roman"/>
          <w:noProof/>
          <w:sz w:val="24"/>
          <w:szCs w:val="24"/>
        </w:rPr>
        <w:t>Sofyan, Diana Khairani. 2013. Perencanaan &amp; Pengendalian Produksi. Graha Ilmu: Yogyakarta.</w:t>
      </w:r>
    </w:p>
    <w:sectPr w:rsidR="00691EF7" w:rsidSect="005048B7">
      <w:footerReference w:type="first" r:id="rId10"/>
      <w:pgSz w:w="11906" w:h="16838" w:code="9"/>
      <w:pgMar w:top="2160" w:right="1699" w:bottom="1699" w:left="2268" w:header="720" w:footer="720" w:gutter="0"/>
      <w:pgNumType w:start="89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1A89870" w14:textId="77777777" w:rsidR="00E25C81" w:rsidRDefault="00E25C81" w:rsidP="005048B7">
      <w:pPr>
        <w:spacing w:after="0" w:line="240" w:lineRule="auto"/>
      </w:pPr>
      <w:r>
        <w:separator/>
      </w:r>
    </w:p>
  </w:endnote>
  <w:endnote w:type="continuationSeparator" w:id="0">
    <w:p w14:paraId="165D77AD" w14:textId="77777777" w:rsidR="00E25C81" w:rsidRDefault="00E25C81" w:rsidP="005048B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957971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CC08493" w14:textId="391BEB4C" w:rsidR="005048B7" w:rsidRDefault="005048B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4FFFF37" w14:textId="77777777" w:rsidR="005048B7" w:rsidRDefault="005048B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6CD9B24" w14:textId="77777777" w:rsidR="00E25C81" w:rsidRDefault="00E25C81" w:rsidP="005048B7">
      <w:pPr>
        <w:spacing w:after="0" w:line="240" w:lineRule="auto"/>
      </w:pPr>
      <w:r>
        <w:separator/>
      </w:r>
    </w:p>
  </w:footnote>
  <w:footnote w:type="continuationSeparator" w:id="0">
    <w:p w14:paraId="796755A4" w14:textId="77777777" w:rsidR="00E25C81" w:rsidRDefault="00E25C81" w:rsidP="005048B7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6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048B7"/>
    <w:rsid w:val="00151B23"/>
    <w:rsid w:val="00151CB2"/>
    <w:rsid w:val="001D5E2C"/>
    <w:rsid w:val="00255596"/>
    <w:rsid w:val="005048B7"/>
    <w:rsid w:val="006066E9"/>
    <w:rsid w:val="00691EF7"/>
    <w:rsid w:val="00942086"/>
    <w:rsid w:val="00A20A03"/>
    <w:rsid w:val="00C3756F"/>
    <w:rsid w:val="00D12E98"/>
    <w:rsid w:val="00E25C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59C0096"/>
  <w15:chartTrackingRefBased/>
  <w15:docId w15:val="{FDEA1F04-0AA8-4432-9AD1-4771AD60277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048B7"/>
    <w:rPr>
      <w:rFonts w:ascii="Calibri" w:eastAsia="SimSun" w:hAnsi="Calibri" w:cs="Arial"/>
      <w:lang w:val="id-ID"/>
    </w:rPr>
  </w:style>
  <w:style w:type="paragraph" w:styleId="Heading1">
    <w:name w:val="heading 1"/>
    <w:basedOn w:val="Normal"/>
    <w:link w:val="Heading1Char"/>
    <w:uiPriority w:val="9"/>
    <w:qFormat/>
    <w:rsid w:val="005048B7"/>
    <w:pPr>
      <w:spacing w:line="480" w:lineRule="auto"/>
      <w:jc w:val="center"/>
      <w:outlineLvl w:val="0"/>
    </w:pPr>
    <w:rPr>
      <w:rFonts w:ascii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048B7"/>
    <w:rPr>
      <w:rFonts w:ascii="Times New Roman" w:eastAsia="SimSun" w:hAnsi="Times New Roman" w:cs="Times New Roman"/>
      <w:b/>
      <w:bCs/>
      <w:sz w:val="24"/>
      <w:szCs w:val="24"/>
      <w:lang w:val="id-ID"/>
    </w:rPr>
  </w:style>
  <w:style w:type="paragraph" w:styleId="BodyText">
    <w:name w:val="Body Text"/>
    <w:basedOn w:val="Normal"/>
    <w:link w:val="BodyTextChar"/>
    <w:uiPriority w:val="1"/>
    <w:qFormat/>
    <w:rsid w:val="005048B7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5048B7"/>
    <w:rPr>
      <w:rFonts w:ascii="Times New Roman" w:eastAsia="Times New Roman" w:hAnsi="Times New Roman" w:cs="Times New Roman"/>
      <w:sz w:val="24"/>
      <w:szCs w:val="24"/>
      <w:lang w:val="id-ID"/>
    </w:rPr>
  </w:style>
  <w:style w:type="character" w:styleId="Hyperlink">
    <w:name w:val="Hyperlink"/>
    <w:uiPriority w:val="99"/>
    <w:unhideWhenUsed/>
    <w:rsid w:val="005048B7"/>
    <w:rPr>
      <w:color w:val="0563C1"/>
      <w:u w:val="single"/>
    </w:rPr>
  </w:style>
  <w:style w:type="paragraph" w:styleId="Header">
    <w:name w:val="header"/>
    <w:basedOn w:val="Normal"/>
    <w:link w:val="HeaderChar"/>
    <w:uiPriority w:val="99"/>
    <w:unhideWhenUsed/>
    <w:rsid w:val="005048B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048B7"/>
    <w:rPr>
      <w:rFonts w:ascii="Calibri" w:eastAsia="SimSun" w:hAnsi="Calibri" w:cs="Arial"/>
      <w:lang w:val="id-ID"/>
    </w:rPr>
  </w:style>
  <w:style w:type="paragraph" w:styleId="Footer">
    <w:name w:val="footer"/>
    <w:basedOn w:val="Normal"/>
    <w:link w:val="FooterChar"/>
    <w:uiPriority w:val="99"/>
    <w:unhideWhenUsed/>
    <w:rsid w:val="005048B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048B7"/>
    <w:rPr>
      <w:rFonts w:ascii="Calibri" w:eastAsia="SimSun" w:hAnsi="Calibri" w:cs="Arial"/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jurnal.umsu.ac.id/index.php/MANEGGIO/article/view/3649" TargetMode="External"/><Relationship Id="rId3" Type="http://schemas.openxmlformats.org/officeDocument/2006/relationships/webSettings" Target="webSettings.xml"/><Relationship Id="rId7" Type="http://schemas.openxmlformats.org/officeDocument/2006/relationships/hyperlink" Target="http://journal.feb.unmul.ac.id/index.php/KINERJA" TargetMode="External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www.aijbm.com" TargetMode="External"/><Relationship Id="rId11" Type="http://schemas.openxmlformats.org/officeDocument/2006/relationships/fontTable" Target="fontTable.xml"/><Relationship Id="rId5" Type="http://schemas.openxmlformats.org/officeDocument/2006/relationships/endnotes" Target="endnotes.xml"/><Relationship Id="rId10" Type="http://schemas.openxmlformats.org/officeDocument/2006/relationships/footer" Target="footer1.xml"/><Relationship Id="rId4" Type="http://schemas.openxmlformats.org/officeDocument/2006/relationships/footnotes" Target="footnotes.xml"/><Relationship Id="rId9" Type="http://schemas.openxmlformats.org/officeDocument/2006/relationships/hyperlink" Target="http://journal.umg.ac.id/index.php/jreJRE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885</Words>
  <Characters>5049</Characters>
  <Application>Microsoft Office Word</Application>
  <DocSecurity>0</DocSecurity>
  <Lines>42</Lines>
  <Paragraphs>11</Paragraphs>
  <ScaleCrop>false</ScaleCrop>
  <Company/>
  <LinksUpToDate>false</LinksUpToDate>
  <CharactersWithSpaces>59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US</dc:creator>
  <cp:keywords/>
  <dc:description/>
  <cp:lastModifiedBy>ASUS</cp:lastModifiedBy>
  <cp:revision>1</cp:revision>
  <dcterms:created xsi:type="dcterms:W3CDTF">2022-09-05T13:33:00Z</dcterms:created>
  <dcterms:modified xsi:type="dcterms:W3CDTF">2022-09-05T13:34:00Z</dcterms:modified>
</cp:coreProperties>
</file>